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354"/>
        <w:gridCol w:w="2689"/>
        <w:gridCol w:w="2284"/>
        <w:gridCol w:w="2353"/>
        <w:gridCol w:w="2350"/>
        <w:gridCol w:w="2350"/>
      </w:tblGrid>
      <w:tr w:rsidR="00522512" w:rsidRPr="00895C71" w14:paraId="4E204DAA" w14:textId="77777777" w:rsidTr="00522512">
        <w:trPr>
          <w:trHeight w:val="907"/>
        </w:trPr>
        <w:tc>
          <w:tcPr>
            <w:tcW w:w="818" w:type="pct"/>
            <w:shd w:val="clear" w:color="auto" w:fill="auto"/>
            <w:tcMar>
              <w:top w:w="72" w:type="dxa"/>
              <w:left w:w="144" w:type="dxa"/>
              <w:bottom w:w="72" w:type="dxa"/>
              <w:right w:w="144" w:type="dxa"/>
            </w:tcMar>
            <w:hideMark/>
          </w:tcPr>
          <w:p w14:paraId="423D3318" w14:textId="1CC60042" w:rsidR="00522512" w:rsidRPr="00522512" w:rsidRDefault="00252FD1" w:rsidP="00252FD1">
            <w:pPr>
              <w:jc w:val="center"/>
            </w:pPr>
            <w:r>
              <w:rPr>
                <w:bCs/>
              </w:rPr>
              <w:t>Model</w:t>
            </w:r>
          </w:p>
        </w:tc>
        <w:tc>
          <w:tcPr>
            <w:tcW w:w="935" w:type="pct"/>
            <w:shd w:val="clear" w:color="auto" w:fill="auto"/>
            <w:tcMar>
              <w:top w:w="72" w:type="dxa"/>
              <w:left w:w="144" w:type="dxa"/>
              <w:bottom w:w="72" w:type="dxa"/>
              <w:right w:w="144" w:type="dxa"/>
            </w:tcMar>
            <w:hideMark/>
          </w:tcPr>
          <w:p w14:paraId="496EC3F4" w14:textId="056A06A3" w:rsidR="00522512" w:rsidRDefault="00522512" w:rsidP="00522512">
            <w:pPr>
              <w:jc w:val="center"/>
              <w:rPr>
                <w:b/>
                <w:bCs/>
                <w:sz w:val="20"/>
                <w:szCs w:val="20"/>
              </w:rPr>
            </w:pPr>
            <w:r>
              <w:rPr>
                <w:b/>
                <w:bCs/>
                <w:sz w:val="20"/>
                <w:szCs w:val="20"/>
              </w:rPr>
              <w:t>Broad Scale</w:t>
            </w:r>
          </w:p>
          <w:p w14:paraId="40DDE4E1" w14:textId="76D8242F" w:rsidR="00522512" w:rsidRPr="00522512" w:rsidRDefault="00522512" w:rsidP="00522512">
            <w:pPr>
              <w:jc w:val="center"/>
              <w:rPr>
                <w:b/>
                <w:bCs/>
                <w:sz w:val="20"/>
                <w:szCs w:val="20"/>
              </w:rPr>
            </w:pPr>
            <w:r w:rsidRPr="00522512">
              <w:rPr>
                <w:b/>
                <w:bCs/>
                <w:sz w:val="20"/>
                <w:szCs w:val="20"/>
              </w:rPr>
              <w:t>Landscape</w:t>
            </w:r>
          </w:p>
          <w:p w14:paraId="391EE3B7" w14:textId="77777777" w:rsidR="00522512" w:rsidRDefault="00522512" w:rsidP="00522512">
            <w:pPr>
              <w:jc w:val="center"/>
              <w:rPr>
                <w:b/>
                <w:bCs/>
                <w:sz w:val="20"/>
                <w:szCs w:val="20"/>
              </w:rPr>
            </w:pPr>
          </w:p>
          <w:p w14:paraId="1BA25851" w14:textId="744C831C" w:rsidR="00522512" w:rsidRPr="00522512" w:rsidRDefault="00522512" w:rsidP="00522512">
            <w:pPr>
              <w:jc w:val="center"/>
              <w:rPr>
                <w:b/>
                <w:bCs/>
                <w:sz w:val="20"/>
                <w:szCs w:val="20"/>
              </w:rPr>
            </w:pPr>
            <w:r w:rsidRPr="00522512">
              <w:rPr>
                <w:b/>
                <w:bCs/>
                <w:sz w:val="20"/>
                <w:szCs w:val="20"/>
              </w:rPr>
              <w:t>Male telomere</w:t>
            </w:r>
            <w:r>
              <w:rPr>
                <w:b/>
                <w:bCs/>
                <w:sz w:val="20"/>
                <w:szCs w:val="20"/>
              </w:rPr>
              <w:t xml:space="preserve"> bias,</w:t>
            </w:r>
          </w:p>
          <w:p w14:paraId="3E22E754" w14:textId="77777777" w:rsidR="00522512" w:rsidRPr="00895C71" w:rsidRDefault="00522512" w:rsidP="00522512">
            <w:pPr>
              <w:jc w:val="center"/>
            </w:pPr>
            <w:r w:rsidRPr="00522512">
              <w:rPr>
                <w:b/>
                <w:bCs/>
                <w:sz w:val="20"/>
                <w:szCs w:val="20"/>
              </w:rPr>
              <w:t>Female uniform</w:t>
            </w:r>
          </w:p>
        </w:tc>
        <w:tc>
          <w:tcPr>
            <w:tcW w:w="794" w:type="pct"/>
            <w:shd w:val="clear" w:color="auto" w:fill="auto"/>
            <w:tcMar>
              <w:top w:w="72" w:type="dxa"/>
              <w:left w:w="144" w:type="dxa"/>
              <w:bottom w:w="72" w:type="dxa"/>
              <w:right w:w="144" w:type="dxa"/>
            </w:tcMar>
            <w:hideMark/>
          </w:tcPr>
          <w:p w14:paraId="436C29FD" w14:textId="3EA88819" w:rsidR="00FE1462" w:rsidRPr="00FE1462" w:rsidRDefault="00FE1462" w:rsidP="00522512">
            <w:pPr>
              <w:jc w:val="center"/>
              <w:rPr>
                <w:b/>
                <w:sz w:val="20"/>
                <w:szCs w:val="20"/>
              </w:rPr>
            </w:pPr>
            <w:r w:rsidRPr="00FE1462">
              <w:rPr>
                <w:b/>
                <w:sz w:val="20"/>
                <w:szCs w:val="20"/>
              </w:rPr>
              <w:t>Chromatin Organization</w:t>
            </w:r>
          </w:p>
          <w:p w14:paraId="7C2975F5" w14:textId="07BF3EF8" w:rsidR="00FE1462" w:rsidRPr="00FE1462" w:rsidRDefault="00FE1462" w:rsidP="00FE1462">
            <w:pPr>
              <w:jc w:val="center"/>
              <w:rPr>
                <w:sz w:val="20"/>
                <w:szCs w:val="20"/>
              </w:rPr>
            </w:pPr>
            <w:r w:rsidRPr="00FE1462">
              <w:rPr>
                <w:sz w:val="20"/>
                <w:szCs w:val="20"/>
              </w:rPr>
              <w:t>Female, longer axis (shorter DNA loops)</w:t>
            </w:r>
          </w:p>
          <w:p w14:paraId="4EDF5FAC" w14:textId="77777777" w:rsidR="00FE1462" w:rsidRPr="00FE1462" w:rsidRDefault="00FE1462" w:rsidP="00605F6C">
            <w:pPr>
              <w:jc w:val="center"/>
              <w:rPr>
                <w:sz w:val="20"/>
                <w:szCs w:val="20"/>
              </w:rPr>
            </w:pPr>
            <w:r w:rsidRPr="00FE1462">
              <w:rPr>
                <w:sz w:val="20"/>
                <w:szCs w:val="20"/>
              </w:rPr>
              <w:t>Male, shorter axis (longer DNA loops)</w:t>
            </w:r>
          </w:p>
          <w:p w14:paraId="20ED639A" w14:textId="79C0C408" w:rsidR="00FE1462" w:rsidRPr="00895C71" w:rsidRDefault="00FE1462" w:rsidP="00605F6C">
            <w:pPr>
              <w:jc w:val="center"/>
            </w:pPr>
            <w:r w:rsidRPr="00FE1462">
              <w:rPr>
                <w:sz w:val="20"/>
                <w:szCs w:val="20"/>
              </w:rPr>
              <w:t>(interference is a consequence of DNA loop)</w:t>
            </w:r>
          </w:p>
        </w:tc>
        <w:tc>
          <w:tcPr>
            <w:tcW w:w="818" w:type="pct"/>
            <w:shd w:val="clear" w:color="auto" w:fill="auto"/>
            <w:tcMar>
              <w:top w:w="72" w:type="dxa"/>
              <w:left w:w="144" w:type="dxa"/>
              <w:bottom w:w="72" w:type="dxa"/>
              <w:right w:w="144" w:type="dxa"/>
            </w:tcMar>
            <w:hideMark/>
          </w:tcPr>
          <w:p w14:paraId="2C89E201" w14:textId="12B15BE4" w:rsidR="00522512" w:rsidRPr="00231E13" w:rsidRDefault="00522512" w:rsidP="00522512">
            <w:pPr>
              <w:jc w:val="center"/>
              <w:rPr>
                <w:b/>
                <w:bCs/>
                <w:sz w:val="20"/>
                <w:szCs w:val="20"/>
              </w:rPr>
            </w:pPr>
            <w:r w:rsidRPr="00231E13">
              <w:rPr>
                <w:b/>
                <w:bCs/>
                <w:sz w:val="20"/>
                <w:szCs w:val="20"/>
              </w:rPr>
              <w:t>Within mouse variance for CO number</w:t>
            </w:r>
          </w:p>
          <w:p w14:paraId="554776FE" w14:textId="77777777" w:rsidR="00605F6C" w:rsidRDefault="00605F6C" w:rsidP="00522512">
            <w:pPr>
              <w:jc w:val="center"/>
              <w:rPr>
                <w:bCs/>
                <w:sz w:val="20"/>
                <w:szCs w:val="20"/>
              </w:rPr>
            </w:pPr>
          </w:p>
          <w:p w14:paraId="7AF3CBEC" w14:textId="77777777" w:rsidR="00522512" w:rsidRDefault="00605F6C" w:rsidP="00522512">
            <w:pPr>
              <w:jc w:val="center"/>
              <w:rPr>
                <w:bCs/>
                <w:sz w:val="20"/>
                <w:szCs w:val="20"/>
              </w:rPr>
            </w:pPr>
            <w:r>
              <w:rPr>
                <w:bCs/>
                <w:sz w:val="20"/>
                <w:szCs w:val="20"/>
              </w:rPr>
              <w:t>Female &gt; Male within mouse variance</w:t>
            </w:r>
          </w:p>
          <w:p w14:paraId="45306C95" w14:textId="199757B4" w:rsidR="00FE1462" w:rsidRPr="00522512" w:rsidRDefault="00FE1462" w:rsidP="00522512">
            <w:pPr>
              <w:jc w:val="center"/>
              <w:rPr>
                <w:sz w:val="20"/>
                <w:szCs w:val="20"/>
              </w:rPr>
            </w:pPr>
            <w:r>
              <w:rPr>
                <w:bCs/>
                <w:sz w:val="20"/>
                <w:szCs w:val="20"/>
              </w:rPr>
              <w:t>(eggs more variable than sperm in CO #)</w:t>
            </w:r>
          </w:p>
        </w:tc>
        <w:tc>
          <w:tcPr>
            <w:tcW w:w="817" w:type="pct"/>
          </w:tcPr>
          <w:p w14:paraId="6DC2585B" w14:textId="539581A9" w:rsidR="00522512" w:rsidRPr="00231E13" w:rsidRDefault="00522512" w:rsidP="00522512">
            <w:pPr>
              <w:jc w:val="center"/>
              <w:rPr>
                <w:b/>
                <w:bCs/>
                <w:sz w:val="20"/>
                <w:szCs w:val="20"/>
              </w:rPr>
            </w:pPr>
            <w:r w:rsidRPr="00231E13">
              <w:rPr>
                <w:b/>
                <w:bCs/>
                <w:sz w:val="20"/>
                <w:szCs w:val="20"/>
              </w:rPr>
              <w:t>Reverse heterochiasmy</w:t>
            </w:r>
            <w:r w:rsidR="006C4AC5" w:rsidRPr="00231E13">
              <w:rPr>
                <w:b/>
                <w:bCs/>
                <w:sz w:val="20"/>
                <w:szCs w:val="20"/>
              </w:rPr>
              <w:t xml:space="preserve"> direction</w:t>
            </w:r>
          </w:p>
          <w:p w14:paraId="46C3D5FA" w14:textId="77777777" w:rsidR="00522512" w:rsidRDefault="00522512" w:rsidP="00522512">
            <w:pPr>
              <w:jc w:val="center"/>
              <w:rPr>
                <w:bCs/>
                <w:sz w:val="20"/>
                <w:szCs w:val="20"/>
              </w:rPr>
            </w:pPr>
          </w:p>
          <w:p w14:paraId="31743EAF" w14:textId="77777777" w:rsidR="006C4AC5" w:rsidRPr="00522512" w:rsidRDefault="006C4AC5" w:rsidP="00522512">
            <w:pPr>
              <w:jc w:val="center"/>
              <w:rPr>
                <w:bCs/>
                <w:sz w:val="20"/>
                <w:szCs w:val="20"/>
              </w:rPr>
            </w:pPr>
          </w:p>
          <w:p w14:paraId="53C49F28" w14:textId="3E3D4C19" w:rsidR="00522512" w:rsidRPr="00522512" w:rsidRDefault="00522512" w:rsidP="006C4AC5">
            <w:pPr>
              <w:jc w:val="center"/>
              <w:rPr>
                <w:bCs/>
                <w:sz w:val="20"/>
                <w:szCs w:val="20"/>
              </w:rPr>
            </w:pPr>
            <w:r w:rsidRPr="00522512">
              <w:rPr>
                <w:bCs/>
                <w:sz w:val="20"/>
                <w:szCs w:val="20"/>
              </w:rPr>
              <w:t xml:space="preserve">Male &gt; </w:t>
            </w:r>
            <w:r w:rsidR="006C4AC5">
              <w:rPr>
                <w:bCs/>
                <w:sz w:val="20"/>
                <w:szCs w:val="20"/>
              </w:rPr>
              <w:t>Female genome-wide recombination rate</w:t>
            </w:r>
          </w:p>
        </w:tc>
        <w:tc>
          <w:tcPr>
            <w:tcW w:w="817" w:type="pct"/>
          </w:tcPr>
          <w:p w14:paraId="509D2DBA" w14:textId="77777777" w:rsidR="00522512" w:rsidRPr="00231E13" w:rsidRDefault="00522512" w:rsidP="00522512">
            <w:pPr>
              <w:jc w:val="center"/>
              <w:rPr>
                <w:b/>
                <w:bCs/>
                <w:sz w:val="20"/>
                <w:szCs w:val="20"/>
              </w:rPr>
            </w:pPr>
            <w:r w:rsidRPr="00231E13">
              <w:rPr>
                <w:b/>
                <w:bCs/>
                <w:sz w:val="20"/>
                <w:szCs w:val="20"/>
              </w:rPr>
              <w:t>Positive correlation interference strength and CO number</w:t>
            </w:r>
          </w:p>
          <w:p w14:paraId="38F01FD2" w14:textId="77777777" w:rsidR="006C4AC5" w:rsidRDefault="006C4AC5" w:rsidP="00522512">
            <w:pPr>
              <w:jc w:val="center"/>
              <w:rPr>
                <w:bCs/>
                <w:sz w:val="20"/>
                <w:szCs w:val="20"/>
              </w:rPr>
            </w:pPr>
          </w:p>
          <w:p w14:paraId="391AA45D" w14:textId="77777777" w:rsidR="006C4AC5" w:rsidRPr="00522512" w:rsidRDefault="006C4AC5" w:rsidP="00522512">
            <w:pPr>
              <w:jc w:val="center"/>
              <w:rPr>
                <w:bCs/>
                <w:sz w:val="20"/>
                <w:szCs w:val="20"/>
              </w:rPr>
            </w:pPr>
          </w:p>
        </w:tc>
      </w:tr>
      <w:tr w:rsidR="00522512" w:rsidRPr="00895C71" w14:paraId="5DD0B04A" w14:textId="77777777" w:rsidTr="00522512">
        <w:trPr>
          <w:trHeight w:val="907"/>
        </w:trPr>
        <w:tc>
          <w:tcPr>
            <w:tcW w:w="818" w:type="pct"/>
            <w:shd w:val="clear" w:color="auto" w:fill="auto"/>
            <w:tcMar>
              <w:top w:w="72" w:type="dxa"/>
              <w:left w:w="144" w:type="dxa"/>
              <w:bottom w:w="72" w:type="dxa"/>
              <w:right w:w="144" w:type="dxa"/>
            </w:tcMar>
            <w:hideMark/>
          </w:tcPr>
          <w:p w14:paraId="48505058" w14:textId="7DFDC9D7" w:rsidR="00522512" w:rsidRDefault="00FE1462" w:rsidP="00522512">
            <w:r>
              <w:t xml:space="preserve">Haploid </w:t>
            </w:r>
            <w:r w:rsidR="00522512" w:rsidRPr="00895C71">
              <w:t>selection</w:t>
            </w:r>
          </w:p>
          <w:p w14:paraId="5E7C7798" w14:textId="77777777" w:rsidR="0096310E" w:rsidRDefault="0096310E" w:rsidP="00522512"/>
          <w:p w14:paraId="6BE27F8F" w14:textId="6804EB6A" w:rsidR="0096310E" w:rsidRPr="00444225" w:rsidRDefault="0096310E" w:rsidP="00522512">
            <w:pPr>
              <w:rPr>
                <w:sz w:val="20"/>
                <w:szCs w:val="20"/>
              </w:rPr>
            </w:pPr>
            <w:proofErr w:type="spellStart"/>
            <w:r w:rsidRPr="00444225">
              <w:rPr>
                <w:sz w:val="20"/>
                <w:szCs w:val="20"/>
              </w:rPr>
              <w:t>Trivers</w:t>
            </w:r>
            <w:proofErr w:type="spellEnd"/>
          </w:p>
          <w:p w14:paraId="4C2714CA"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444225">
              <w:rPr>
                <w:rFonts w:ascii="Calibri" w:hAnsi="Calibri"/>
                <w:sz w:val="20"/>
                <w:szCs w:val="20"/>
              </w:rPr>
              <w:t>(Lenormand and Dutheil, 2005)</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1255548A" w14:textId="77777777" w:rsidR="00522512" w:rsidRDefault="00522512" w:rsidP="00522512">
            <w:pPr>
              <w:jc w:val="center"/>
            </w:pPr>
            <w:r w:rsidRPr="00895C71">
              <w:t>?</w:t>
            </w:r>
          </w:p>
          <w:p w14:paraId="6E98ECB9" w14:textId="28EDBCAE" w:rsidR="00522512" w:rsidRPr="00252FD1" w:rsidRDefault="00522512" w:rsidP="00FE1462">
            <w:pPr>
              <w:jc w:val="center"/>
              <w:rPr>
                <w:sz w:val="20"/>
                <w:szCs w:val="20"/>
              </w:rPr>
            </w:pPr>
          </w:p>
        </w:tc>
        <w:tc>
          <w:tcPr>
            <w:tcW w:w="794" w:type="pct"/>
            <w:shd w:val="clear" w:color="auto" w:fill="auto"/>
            <w:tcMar>
              <w:top w:w="72" w:type="dxa"/>
              <w:left w:w="144" w:type="dxa"/>
              <w:bottom w:w="72" w:type="dxa"/>
              <w:right w:w="144" w:type="dxa"/>
            </w:tcMar>
            <w:hideMark/>
          </w:tcPr>
          <w:p w14:paraId="178A0F91" w14:textId="77777777" w:rsidR="00522512" w:rsidRDefault="00FE1462" w:rsidP="00522512">
            <w:pPr>
              <w:jc w:val="center"/>
              <w:rPr>
                <w:sz w:val="20"/>
                <w:szCs w:val="20"/>
              </w:rPr>
            </w:pPr>
            <w:r>
              <w:rPr>
                <w:sz w:val="20"/>
                <w:szCs w:val="20"/>
              </w:rPr>
              <w:t>?</w:t>
            </w:r>
          </w:p>
          <w:p w14:paraId="54EA4C0C" w14:textId="5DB6AB2B" w:rsidR="00FE1462" w:rsidRPr="00252FD1" w:rsidRDefault="00FE1462" w:rsidP="00522512">
            <w:pPr>
              <w:jc w:val="center"/>
              <w:rPr>
                <w:sz w:val="20"/>
                <w:szCs w:val="20"/>
              </w:rPr>
            </w:pPr>
            <w:r>
              <w:rPr>
                <w:sz w:val="20"/>
                <w:szCs w:val="20"/>
              </w:rPr>
              <w:t>No prediction for chromosome axis</w:t>
            </w:r>
          </w:p>
        </w:tc>
        <w:tc>
          <w:tcPr>
            <w:tcW w:w="818" w:type="pct"/>
            <w:shd w:val="clear" w:color="auto" w:fill="auto"/>
            <w:tcMar>
              <w:top w:w="72" w:type="dxa"/>
              <w:left w:w="144" w:type="dxa"/>
              <w:bottom w:w="72" w:type="dxa"/>
              <w:right w:w="144" w:type="dxa"/>
            </w:tcMar>
            <w:hideMark/>
          </w:tcPr>
          <w:p w14:paraId="3B743ADB" w14:textId="77777777" w:rsidR="00522512" w:rsidRDefault="00522512" w:rsidP="00522512">
            <w:pPr>
              <w:jc w:val="center"/>
            </w:pPr>
            <w:r w:rsidRPr="00895C71">
              <w:t>Yes</w:t>
            </w:r>
          </w:p>
          <w:p w14:paraId="7502BCDF"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514A4A3" w14:textId="77777777" w:rsidR="00522512" w:rsidRDefault="00522512" w:rsidP="00522512">
            <w:pPr>
              <w:jc w:val="center"/>
            </w:pPr>
            <w:r>
              <w:t>No</w:t>
            </w:r>
          </w:p>
          <w:p w14:paraId="03FCAACE" w14:textId="77777777" w:rsidR="00522512" w:rsidRPr="00252FD1" w:rsidRDefault="00522512" w:rsidP="00522512">
            <w:pPr>
              <w:jc w:val="center"/>
              <w:rPr>
                <w:sz w:val="20"/>
                <w:szCs w:val="20"/>
              </w:rPr>
            </w:pPr>
            <w:r w:rsidRPr="00252FD1">
              <w:rPr>
                <w:sz w:val="20"/>
                <w:szCs w:val="20"/>
              </w:rPr>
              <w:t>(males should evolve to be lower)</w:t>
            </w:r>
          </w:p>
        </w:tc>
        <w:tc>
          <w:tcPr>
            <w:tcW w:w="817" w:type="pct"/>
          </w:tcPr>
          <w:p w14:paraId="0F314D0C" w14:textId="77777777" w:rsidR="00522512" w:rsidRDefault="00522512" w:rsidP="00522512">
            <w:pPr>
              <w:jc w:val="center"/>
            </w:pPr>
            <w:r>
              <w:t>No</w:t>
            </w:r>
          </w:p>
          <w:p w14:paraId="71657F47" w14:textId="4A2C0756" w:rsidR="00522512" w:rsidRPr="00A17D52" w:rsidRDefault="00522512" w:rsidP="00522512">
            <w:pPr>
              <w:jc w:val="center"/>
              <w:rPr>
                <w:sz w:val="20"/>
                <w:szCs w:val="20"/>
              </w:rPr>
            </w:pPr>
            <w:r w:rsidRPr="00A17D52">
              <w:rPr>
                <w:sz w:val="20"/>
                <w:szCs w:val="20"/>
              </w:rPr>
              <w:t>(</w:t>
            </w:r>
            <w:proofErr w:type="gramStart"/>
            <w:r w:rsidRPr="00A17D52">
              <w:rPr>
                <w:sz w:val="20"/>
                <w:szCs w:val="20"/>
              </w:rPr>
              <w:t>predictions</w:t>
            </w:r>
            <w:proofErr w:type="gramEnd"/>
            <w:r w:rsidRPr="00A17D52">
              <w:rPr>
                <w:sz w:val="20"/>
                <w:szCs w:val="20"/>
              </w:rPr>
              <w:t xml:space="preserve"> don’t apply to chromosome level)</w:t>
            </w:r>
            <w:r w:rsidR="00231E13">
              <w:rPr>
                <w:sz w:val="20"/>
                <w:szCs w:val="20"/>
              </w:rPr>
              <w:t>?</w:t>
            </w:r>
          </w:p>
        </w:tc>
      </w:tr>
      <w:tr w:rsidR="00522512" w:rsidRPr="00895C71" w14:paraId="6D3C72EB" w14:textId="77777777" w:rsidTr="00522512">
        <w:trPr>
          <w:trHeight w:val="907"/>
        </w:trPr>
        <w:tc>
          <w:tcPr>
            <w:tcW w:w="818" w:type="pct"/>
            <w:shd w:val="clear" w:color="auto" w:fill="auto"/>
            <w:tcMar>
              <w:top w:w="72" w:type="dxa"/>
              <w:left w:w="144" w:type="dxa"/>
              <w:bottom w:w="72" w:type="dxa"/>
              <w:right w:w="144" w:type="dxa"/>
            </w:tcMar>
            <w:hideMark/>
          </w:tcPr>
          <w:p w14:paraId="2A07FD7F" w14:textId="77777777" w:rsidR="00522512" w:rsidRPr="00185C4A" w:rsidRDefault="00522512" w:rsidP="00522512">
            <w:r w:rsidRPr="00895C71">
              <w:t>S</w:t>
            </w:r>
            <w:r w:rsidRPr="00185C4A">
              <w:t>.</w:t>
            </w:r>
            <w:r w:rsidRPr="00895C71">
              <w:t>A</w:t>
            </w:r>
            <w:r w:rsidRPr="00185C4A">
              <w:t>.</w:t>
            </w:r>
            <w:r w:rsidRPr="00895C71">
              <w:t>C</w:t>
            </w:r>
            <w:r w:rsidRPr="00185C4A">
              <w:t>.</w:t>
            </w:r>
            <w:r w:rsidRPr="00895C71">
              <w:t>E</w:t>
            </w:r>
            <w:r w:rsidRPr="00185C4A">
              <w:t>.</w:t>
            </w:r>
          </w:p>
          <w:p w14:paraId="0F94B939" w14:textId="3B1E12A2" w:rsidR="00522512" w:rsidRDefault="009A2185" w:rsidP="00522512">
            <w:r>
              <w:t xml:space="preserve">Sexual Antagonism Cis </w:t>
            </w:r>
            <w:r w:rsidR="00627DFB">
              <w:t>Epistasis</w:t>
            </w:r>
          </w:p>
          <w:p w14:paraId="18E3688E" w14:textId="77777777" w:rsidR="00B631FB" w:rsidRPr="00444225" w:rsidRDefault="00B631FB" w:rsidP="00522512">
            <w:pPr>
              <w:rPr>
                <w:sz w:val="20"/>
                <w:szCs w:val="20"/>
              </w:rPr>
            </w:pPr>
          </w:p>
          <w:p w14:paraId="57926924"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444225">
              <w:rPr>
                <w:rFonts w:ascii="Calibri" w:hAnsi="Calibri"/>
                <w:sz w:val="20"/>
                <w:szCs w:val="20"/>
              </w:rPr>
              <w:t>(Sardell and Kirkpatrick, 2020)</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26D87514" w14:textId="77777777" w:rsidR="00522512" w:rsidRDefault="00522512" w:rsidP="00522512">
            <w:pPr>
              <w:jc w:val="center"/>
            </w:pPr>
            <w:r w:rsidRPr="00895C71">
              <w:t>Yes</w:t>
            </w:r>
          </w:p>
          <w:p w14:paraId="5910426D" w14:textId="77777777" w:rsidR="00522512" w:rsidRPr="00252FD1" w:rsidRDefault="00522512" w:rsidP="00522512">
            <w:pPr>
              <w:jc w:val="center"/>
              <w:rPr>
                <w:sz w:val="20"/>
                <w:szCs w:val="20"/>
              </w:rPr>
            </w:pPr>
            <w:r w:rsidRPr="00252FD1">
              <w:rPr>
                <w:sz w:val="20"/>
                <w:szCs w:val="20"/>
              </w:rPr>
              <w:t>(male large blocks result with strong telomere bias)</w:t>
            </w:r>
          </w:p>
        </w:tc>
        <w:tc>
          <w:tcPr>
            <w:tcW w:w="794" w:type="pct"/>
            <w:shd w:val="clear" w:color="auto" w:fill="auto"/>
            <w:tcMar>
              <w:top w:w="72" w:type="dxa"/>
              <w:left w:w="144" w:type="dxa"/>
              <w:bottom w:w="72" w:type="dxa"/>
              <w:right w:w="144" w:type="dxa"/>
            </w:tcMar>
            <w:hideMark/>
          </w:tcPr>
          <w:p w14:paraId="5549D2E4" w14:textId="77777777" w:rsidR="00522512" w:rsidRDefault="00FE1462" w:rsidP="00FE1462">
            <w:pPr>
              <w:jc w:val="center"/>
              <w:rPr>
                <w:sz w:val="20"/>
                <w:szCs w:val="20"/>
              </w:rPr>
            </w:pPr>
            <w:r>
              <w:rPr>
                <w:sz w:val="20"/>
                <w:szCs w:val="20"/>
              </w:rPr>
              <w:t>?</w:t>
            </w:r>
            <w:r w:rsidRPr="00252FD1">
              <w:rPr>
                <w:sz w:val="20"/>
                <w:szCs w:val="20"/>
              </w:rPr>
              <w:t xml:space="preserve"> </w:t>
            </w:r>
          </w:p>
          <w:p w14:paraId="786B859F" w14:textId="0C2C4E4C" w:rsidR="00FE1462" w:rsidRPr="00252FD1" w:rsidRDefault="00FE1462" w:rsidP="00FE1462">
            <w:pPr>
              <w:jc w:val="center"/>
              <w:rPr>
                <w:sz w:val="20"/>
                <w:szCs w:val="20"/>
              </w:rPr>
            </w:pPr>
            <w:r>
              <w:rPr>
                <w:sz w:val="20"/>
                <w:szCs w:val="20"/>
              </w:rPr>
              <w:t>No prediction for chromosome axis</w:t>
            </w:r>
          </w:p>
        </w:tc>
        <w:tc>
          <w:tcPr>
            <w:tcW w:w="818" w:type="pct"/>
            <w:shd w:val="clear" w:color="auto" w:fill="auto"/>
            <w:tcMar>
              <w:top w:w="72" w:type="dxa"/>
              <w:left w:w="144" w:type="dxa"/>
              <w:bottom w:w="72" w:type="dxa"/>
              <w:right w:w="144" w:type="dxa"/>
            </w:tcMar>
            <w:hideMark/>
          </w:tcPr>
          <w:p w14:paraId="4FF2160D" w14:textId="08DE4A39" w:rsidR="00522512" w:rsidRDefault="00FE1462" w:rsidP="00522512">
            <w:pPr>
              <w:jc w:val="center"/>
            </w:pPr>
            <w:r>
              <w:t>Yes/</w:t>
            </w:r>
            <w:r w:rsidR="00522512" w:rsidRPr="00895C71">
              <w:t>Maybe</w:t>
            </w:r>
            <w:r>
              <w:t>?</w:t>
            </w:r>
          </w:p>
          <w:p w14:paraId="1544E324" w14:textId="11CEC226" w:rsidR="00522512" w:rsidRPr="00252FD1" w:rsidRDefault="00FE1462" w:rsidP="00522512">
            <w:pPr>
              <w:jc w:val="center"/>
              <w:rPr>
                <w:sz w:val="20"/>
                <w:szCs w:val="20"/>
              </w:rPr>
            </w:pPr>
            <w:r>
              <w:rPr>
                <w:sz w:val="20"/>
                <w:szCs w:val="20"/>
              </w:rPr>
              <w:t>Keeping regulatory region and coding regions together could –unify lower between cell variance</w:t>
            </w:r>
          </w:p>
        </w:tc>
        <w:tc>
          <w:tcPr>
            <w:tcW w:w="817" w:type="pct"/>
          </w:tcPr>
          <w:p w14:paraId="34C8D9CE" w14:textId="730242AC" w:rsidR="00522512" w:rsidRDefault="00522512" w:rsidP="00522512">
            <w:pPr>
              <w:jc w:val="center"/>
            </w:pPr>
            <w:r>
              <w:t>Yes?</w:t>
            </w:r>
            <w:r w:rsidR="00FE1462">
              <w:t xml:space="preserve"> No?</w:t>
            </w:r>
          </w:p>
          <w:p w14:paraId="38C4AFFA" w14:textId="77777777" w:rsidR="00FE1462" w:rsidRDefault="00FE1462" w:rsidP="00522512">
            <w:pPr>
              <w:jc w:val="center"/>
            </w:pPr>
          </w:p>
          <w:p w14:paraId="0ECA9D92" w14:textId="18588DD4" w:rsidR="00FE1462" w:rsidRPr="00895C71" w:rsidRDefault="00FE1462" w:rsidP="00522512">
            <w:pPr>
              <w:jc w:val="center"/>
            </w:pPr>
            <w:r w:rsidRPr="00252FD1">
              <w:rPr>
                <w:sz w:val="20"/>
                <w:szCs w:val="20"/>
              </w:rPr>
              <w:t>(males should evolve to be lower)</w:t>
            </w:r>
          </w:p>
        </w:tc>
        <w:tc>
          <w:tcPr>
            <w:tcW w:w="817" w:type="pct"/>
          </w:tcPr>
          <w:p w14:paraId="2DFA344F" w14:textId="14BD8B42" w:rsidR="00522512" w:rsidRDefault="00297B67" w:rsidP="00522512">
            <w:pPr>
              <w:jc w:val="center"/>
            </w:pPr>
            <w:r>
              <w:t>Yes? Maybe</w:t>
            </w:r>
          </w:p>
          <w:p w14:paraId="0E0B9414" w14:textId="3210D0EE" w:rsidR="00297B67" w:rsidRPr="00297B67" w:rsidRDefault="00297B67" w:rsidP="00297B67">
            <w:pPr>
              <w:jc w:val="center"/>
              <w:rPr>
                <w:sz w:val="20"/>
                <w:szCs w:val="20"/>
              </w:rPr>
            </w:pPr>
            <w:r>
              <w:rPr>
                <w:sz w:val="20"/>
                <w:szCs w:val="20"/>
              </w:rPr>
              <w:t xml:space="preserve">Stronger interference pattern results is equivalent to larger cis blocks of chromosomes together (these </w:t>
            </w:r>
            <w:r w:rsidR="00231E13">
              <w:rPr>
                <w:sz w:val="20"/>
                <w:szCs w:val="20"/>
              </w:rPr>
              <w:t>strains</w:t>
            </w:r>
            <w:r>
              <w:rPr>
                <w:sz w:val="20"/>
                <w:szCs w:val="20"/>
              </w:rPr>
              <w:t xml:space="preserve"> might have different SA gene arch</w:t>
            </w:r>
          </w:p>
        </w:tc>
      </w:tr>
      <w:tr w:rsidR="00522512" w:rsidRPr="00895C71" w14:paraId="086FE48B" w14:textId="77777777" w:rsidTr="00522512">
        <w:trPr>
          <w:trHeight w:val="2027"/>
        </w:trPr>
        <w:tc>
          <w:tcPr>
            <w:tcW w:w="818" w:type="pct"/>
            <w:shd w:val="clear" w:color="auto" w:fill="auto"/>
            <w:tcMar>
              <w:top w:w="72" w:type="dxa"/>
              <w:left w:w="144" w:type="dxa"/>
              <w:bottom w:w="72" w:type="dxa"/>
              <w:right w:w="144" w:type="dxa"/>
            </w:tcMar>
            <w:hideMark/>
          </w:tcPr>
          <w:p w14:paraId="43118F4B" w14:textId="0C777FF8" w:rsidR="00522512" w:rsidRPr="00895C71" w:rsidRDefault="00522512" w:rsidP="00522512">
            <w:r w:rsidRPr="00895C71">
              <w:t>Two locus</w:t>
            </w:r>
            <w:r>
              <w:t xml:space="preserve"> modifier</w:t>
            </w:r>
          </w:p>
          <w:p w14:paraId="13B2F5B5" w14:textId="77777777" w:rsidR="00522512" w:rsidRDefault="00522512" w:rsidP="00522512">
            <w:r w:rsidRPr="00895C71">
              <w:t xml:space="preserve">(protection against </w:t>
            </w:r>
            <w:r>
              <w:t xml:space="preserve">meiotic </w:t>
            </w:r>
            <w:r w:rsidRPr="00895C71">
              <w:t>drive systems)</w:t>
            </w:r>
          </w:p>
          <w:p w14:paraId="0CC7925E" w14:textId="77777777" w:rsidR="009A2185" w:rsidRDefault="009A2185" w:rsidP="00522512"/>
          <w:p w14:paraId="5388E2D7" w14:textId="77777777" w:rsidR="00522512" w:rsidRPr="00444225" w:rsidRDefault="00522512" w:rsidP="00522512">
            <w:pPr>
              <w:rPr>
                <w:sz w:val="20"/>
                <w:szCs w:val="20"/>
              </w:rPr>
            </w:pPr>
            <w:r w:rsidRPr="00444225">
              <w:rPr>
                <w:sz w:val="20"/>
                <w:szCs w:val="20"/>
              </w:rPr>
              <w:fldChar w:fldCharType="begin"/>
            </w:r>
            <w:r w:rsidRPr="00444225">
              <w:rPr>
                <w:sz w:val="20"/>
                <w:szCs w:val="20"/>
              </w:rP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444225">
              <w:rPr>
                <w:rFonts w:ascii="Calibri" w:hAnsi="Calibri"/>
                <w:sz w:val="20"/>
                <w:szCs w:val="20"/>
              </w:rPr>
              <w:t>(Brandvain and Coop, 2012)</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457333E3" w14:textId="77777777" w:rsidR="00522512" w:rsidRDefault="00522512" w:rsidP="00522512">
            <w:pPr>
              <w:jc w:val="center"/>
            </w:pPr>
            <w:r w:rsidRPr="00895C71">
              <w:t>Yes</w:t>
            </w:r>
          </w:p>
          <w:p w14:paraId="6F9A66E0" w14:textId="77777777" w:rsidR="00522512" w:rsidRPr="00252FD1" w:rsidRDefault="00522512" w:rsidP="00522512">
            <w:pPr>
              <w:jc w:val="center"/>
              <w:rPr>
                <w:sz w:val="20"/>
                <w:szCs w:val="20"/>
              </w:rPr>
            </w:pPr>
            <w:r w:rsidRPr="00252FD1">
              <w:rPr>
                <w:sz w:val="20"/>
                <w:szCs w:val="20"/>
              </w:rPr>
              <w:t>Females generally higher RR and COs closer to centromeres.</w:t>
            </w:r>
          </w:p>
        </w:tc>
        <w:tc>
          <w:tcPr>
            <w:tcW w:w="794" w:type="pct"/>
            <w:shd w:val="clear" w:color="auto" w:fill="auto"/>
            <w:tcMar>
              <w:top w:w="72" w:type="dxa"/>
              <w:left w:w="144" w:type="dxa"/>
              <w:bottom w:w="72" w:type="dxa"/>
              <w:right w:w="144" w:type="dxa"/>
            </w:tcMar>
            <w:hideMark/>
          </w:tcPr>
          <w:p w14:paraId="1AC46871" w14:textId="77777777" w:rsidR="00522512" w:rsidRDefault="00FE1462" w:rsidP="00522512">
            <w:pPr>
              <w:jc w:val="center"/>
              <w:rPr>
                <w:sz w:val="20"/>
                <w:szCs w:val="20"/>
              </w:rPr>
            </w:pPr>
            <w:r>
              <w:rPr>
                <w:sz w:val="20"/>
                <w:szCs w:val="20"/>
              </w:rPr>
              <w:t>?</w:t>
            </w:r>
          </w:p>
          <w:p w14:paraId="19D15CE6" w14:textId="7BE77EAE" w:rsidR="00FE1462" w:rsidRPr="00252FD1" w:rsidRDefault="00FE1462" w:rsidP="00522512">
            <w:pPr>
              <w:jc w:val="center"/>
              <w:rPr>
                <w:sz w:val="20"/>
                <w:szCs w:val="20"/>
              </w:rPr>
            </w:pPr>
            <w:r>
              <w:rPr>
                <w:sz w:val="20"/>
                <w:szCs w:val="20"/>
              </w:rPr>
              <w:t>No prediction for chromosome axis</w:t>
            </w:r>
          </w:p>
        </w:tc>
        <w:tc>
          <w:tcPr>
            <w:tcW w:w="818" w:type="pct"/>
            <w:shd w:val="clear" w:color="auto" w:fill="auto"/>
            <w:tcMar>
              <w:top w:w="72" w:type="dxa"/>
              <w:left w:w="144" w:type="dxa"/>
              <w:bottom w:w="72" w:type="dxa"/>
              <w:right w:w="144" w:type="dxa"/>
            </w:tcMar>
            <w:hideMark/>
          </w:tcPr>
          <w:p w14:paraId="0FE59A41" w14:textId="77777777" w:rsidR="00522512" w:rsidRDefault="00522512" w:rsidP="00522512">
            <w:pPr>
              <w:jc w:val="center"/>
            </w:pPr>
            <w:r>
              <w:t>Yes</w:t>
            </w:r>
          </w:p>
          <w:p w14:paraId="52D21C10" w14:textId="77777777" w:rsidR="00522512" w:rsidRDefault="00522512" w:rsidP="00522512">
            <w:pPr>
              <w:jc w:val="center"/>
              <w:rPr>
                <w:sz w:val="20"/>
                <w:szCs w:val="20"/>
              </w:rPr>
            </w:pPr>
            <w:r w:rsidRPr="00252FD1">
              <w:rPr>
                <w:sz w:val="20"/>
                <w:szCs w:val="20"/>
              </w:rPr>
              <w:t>More variance between oocytes to reduce effectiveness of centromere drive.</w:t>
            </w:r>
          </w:p>
          <w:p w14:paraId="765B7A04" w14:textId="22C4595E" w:rsidR="00FE1462" w:rsidRPr="00252FD1" w:rsidRDefault="00FE1462" w:rsidP="00522512">
            <w:pPr>
              <w:jc w:val="center"/>
              <w:rPr>
                <w:sz w:val="20"/>
                <w:szCs w:val="20"/>
              </w:rPr>
            </w:pPr>
            <w:r>
              <w:rPr>
                <w:sz w:val="20"/>
                <w:szCs w:val="20"/>
              </w:rPr>
              <w:t>(breaking up conspiracies of drive)</w:t>
            </w:r>
          </w:p>
        </w:tc>
        <w:tc>
          <w:tcPr>
            <w:tcW w:w="817" w:type="pct"/>
          </w:tcPr>
          <w:p w14:paraId="4A6692D7" w14:textId="77777777" w:rsidR="00FE1462" w:rsidRDefault="00FE1462" w:rsidP="00FE1462">
            <w:pPr>
              <w:jc w:val="center"/>
            </w:pPr>
            <w:r>
              <w:t>No</w:t>
            </w:r>
          </w:p>
          <w:p w14:paraId="2E64D374" w14:textId="017A25A0" w:rsidR="00522512" w:rsidRPr="00FE1462" w:rsidRDefault="00FE1462" w:rsidP="00FE1462">
            <w:pPr>
              <w:jc w:val="center"/>
              <w:rPr>
                <w:sz w:val="20"/>
                <w:szCs w:val="20"/>
              </w:rPr>
            </w:pPr>
            <w:r>
              <w:rPr>
                <w:sz w:val="20"/>
                <w:szCs w:val="20"/>
              </w:rPr>
              <w:t xml:space="preserve">Females </w:t>
            </w:r>
            <w:r w:rsidRPr="00252FD1">
              <w:rPr>
                <w:sz w:val="20"/>
                <w:szCs w:val="20"/>
              </w:rPr>
              <w:t xml:space="preserve">should </w:t>
            </w:r>
            <w:r>
              <w:rPr>
                <w:sz w:val="20"/>
                <w:szCs w:val="20"/>
              </w:rPr>
              <w:t>always have higher recombination rates, since they are more susceptible to meiotic drivers.</w:t>
            </w:r>
          </w:p>
        </w:tc>
        <w:tc>
          <w:tcPr>
            <w:tcW w:w="817" w:type="pct"/>
          </w:tcPr>
          <w:p w14:paraId="6D10E779" w14:textId="77777777" w:rsidR="00522512" w:rsidRDefault="00522512" w:rsidP="00522512">
            <w:pPr>
              <w:jc w:val="center"/>
            </w:pPr>
            <w:r>
              <w:t>No</w:t>
            </w:r>
          </w:p>
          <w:p w14:paraId="332E145E" w14:textId="77777777" w:rsidR="00297B67" w:rsidRDefault="00297B67" w:rsidP="00522512">
            <w:pPr>
              <w:jc w:val="center"/>
              <w:rPr>
                <w:sz w:val="20"/>
                <w:szCs w:val="20"/>
              </w:rPr>
            </w:pPr>
          </w:p>
          <w:p w14:paraId="3C8D0119" w14:textId="16225605" w:rsidR="00522512" w:rsidRPr="00A17D52" w:rsidRDefault="00522512" w:rsidP="00522512">
            <w:pPr>
              <w:jc w:val="center"/>
              <w:rPr>
                <w:sz w:val="20"/>
                <w:szCs w:val="20"/>
              </w:rPr>
            </w:pPr>
            <w:r w:rsidRPr="00A17D52">
              <w:rPr>
                <w:sz w:val="20"/>
                <w:szCs w:val="20"/>
              </w:rPr>
              <w:t>Predictions don’t apply to Rec landscape</w:t>
            </w:r>
            <w:r w:rsidR="00231E13">
              <w:rPr>
                <w:sz w:val="20"/>
                <w:szCs w:val="20"/>
              </w:rPr>
              <w:t>?</w:t>
            </w:r>
          </w:p>
        </w:tc>
      </w:tr>
      <w:tr w:rsidR="00522512" w:rsidRPr="00895C71" w14:paraId="16869E04" w14:textId="77777777" w:rsidTr="00522512">
        <w:trPr>
          <w:trHeight w:val="390"/>
        </w:trPr>
        <w:tc>
          <w:tcPr>
            <w:tcW w:w="818" w:type="pct"/>
            <w:shd w:val="clear" w:color="auto" w:fill="auto"/>
            <w:tcMar>
              <w:top w:w="72" w:type="dxa"/>
              <w:left w:w="144" w:type="dxa"/>
              <w:bottom w:w="72" w:type="dxa"/>
              <w:right w:w="144" w:type="dxa"/>
            </w:tcMar>
            <w:hideMark/>
          </w:tcPr>
          <w:p w14:paraId="6BAEF85F" w14:textId="77777777" w:rsidR="00522512" w:rsidRDefault="009A2185" w:rsidP="00FE1462">
            <w:r>
              <w:t xml:space="preserve">Spindle </w:t>
            </w:r>
            <w:r w:rsidR="00FE1462">
              <w:t>based Selection</w:t>
            </w:r>
          </w:p>
          <w:p w14:paraId="458FE889" w14:textId="6659A3E0" w:rsidR="00FE1462" w:rsidRPr="00895C71" w:rsidRDefault="00FE1462" w:rsidP="00FE1462">
            <w:r>
              <w:t>(Metaphase I)</w:t>
            </w:r>
          </w:p>
        </w:tc>
        <w:tc>
          <w:tcPr>
            <w:tcW w:w="935" w:type="pct"/>
            <w:shd w:val="clear" w:color="auto" w:fill="auto"/>
            <w:tcMar>
              <w:top w:w="72" w:type="dxa"/>
              <w:left w:w="144" w:type="dxa"/>
              <w:bottom w:w="72" w:type="dxa"/>
              <w:right w:w="144" w:type="dxa"/>
            </w:tcMar>
            <w:hideMark/>
          </w:tcPr>
          <w:p w14:paraId="3CD8BA2B" w14:textId="77777777" w:rsidR="00522512" w:rsidRDefault="00522512" w:rsidP="00522512">
            <w:pPr>
              <w:jc w:val="center"/>
            </w:pPr>
            <w:r w:rsidRPr="00895C71">
              <w:t>Yes</w:t>
            </w:r>
          </w:p>
          <w:p w14:paraId="616ADAC3" w14:textId="77777777" w:rsidR="00522512" w:rsidRPr="00252FD1" w:rsidRDefault="00522512" w:rsidP="00522512">
            <w:pPr>
              <w:jc w:val="center"/>
              <w:rPr>
                <w:sz w:val="20"/>
                <w:szCs w:val="20"/>
              </w:rPr>
            </w:pPr>
            <w:r w:rsidRPr="00252FD1">
              <w:rPr>
                <w:sz w:val="20"/>
                <w:szCs w:val="20"/>
              </w:rPr>
              <w:t xml:space="preserve">Telomere position maximizes sister cohesion with tension. </w:t>
            </w:r>
          </w:p>
          <w:p w14:paraId="5B574E32" w14:textId="77777777" w:rsidR="00522512" w:rsidRPr="00895C71" w:rsidRDefault="00522512" w:rsidP="00522512">
            <w:pPr>
              <w:jc w:val="center"/>
            </w:pPr>
          </w:p>
        </w:tc>
        <w:tc>
          <w:tcPr>
            <w:tcW w:w="794" w:type="pct"/>
            <w:shd w:val="clear" w:color="auto" w:fill="auto"/>
            <w:tcMar>
              <w:top w:w="72" w:type="dxa"/>
              <w:left w:w="144" w:type="dxa"/>
              <w:bottom w:w="72" w:type="dxa"/>
              <w:right w:w="144" w:type="dxa"/>
            </w:tcMar>
            <w:hideMark/>
          </w:tcPr>
          <w:p w14:paraId="7496CFC2" w14:textId="77777777" w:rsidR="00522512" w:rsidRDefault="00FE1462" w:rsidP="00FE1462">
            <w:pPr>
              <w:jc w:val="center"/>
            </w:pPr>
            <w:r>
              <w:t>?</w:t>
            </w:r>
          </w:p>
          <w:p w14:paraId="32CF4CC0" w14:textId="0C24C0C2" w:rsidR="00FE1462" w:rsidRPr="00FE1462" w:rsidRDefault="00FE1462" w:rsidP="00FE1462">
            <w:pPr>
              <w:jc w:val="center"/>
              <w:rPr>
                <w:sz w:val="20"/>
                <w:szCs w:val="20"/>
              </w:rPr>
            </w:pPr>
            <w:r w:rsidRPr="00FE1462">
              <w:rPr>
                <w:sz w:val="20"/>
                <w:szCs w:val="20"/>
              </w:rPr>
              <w:t>Longer axis – helps spindle?</w:t>
            </w:r>
          </w:p>
        </w:tc>
        <w:tc>
          <w:tcPr>
            <w:tcW w:w="818" w:type="pct"/>
            <w:shd w:val="clear" w:color="auto" w:fill="auto"/>
            <w:tcMar>
              <w:top w:w="72" w:type="dxa"/>
              <w:left w:w="144" w:type="dxa"/>
              <w:bottom w:w="72" w:type="dxa"/>
              <w:right w:w="144" w:type="dxa"/>
            </w:tcMar>
            <w:hideMark/>
          </w:tcPr>
          <w:p w14:paraId="55C03A9D" w14:textId="77777777" w:rsidR="00522512" w:rsidRDefault="00522512" w:rsidP="00522512">
            <w:pPr>
              <w:jc w:val="center"/>
            </w:pPr>
            <w:r>
              <w:t>Y</w:t>
            </w:r>
            <w:r w:rsidRPr="00895C71">
              <w:t>es</w:t>
            </w:r>
          </w:p>
          <w:p w14:paraId="4A958335" w14:textId="1A7FE4AA" w:rsidR="00522512" w:rsidRPr="00252FD1" w:rsidRDefault="00522512" w:rsidP="00522512">
            <w:pPr>
              <w:jc w:val="center"/>
              <w:rPr>
                <w:sz w:val="20"/>
                <w:szCs w:val="20"/>
              </w:rPr>
            </w:pPr>
            <w:r w:rsidRPr="00252FD1">
              <w:rPr>
                <w:sz w:val="20"/>
                <w:szCs w:val="20"/>
              </w:rPr>
              <w:t>Relaxed selection on SAC would</w:t>
            </w:r>
            <w:r w:rsidR="00FE1462">
              <w:rPr>
                <w:sz w:val="20"/>
                <w:szCs w:val="20"/>
              </w:rPr>
              <w:t xml:space="preserve"> increases variance across oocytes relative to spermatocytes</w:t>
            </w:r>
            <w:r w:rsidRPr="00252FD1">
              <w:rPr>
                <w:sz w:val="20"/>
                <w:szCs w:val="20"/>
              </w:rPr>
              <w:t>.</w:t>
            </w:r>
          </w:p>
        </w:tc>
        <w:tc>
          <w:tcPr>
            <w:tcW w:w="817" w:type="pct"/>
          </w:tcPr>
          <w:p w14:paraId="7EFE340B" w14:textId="04EF72F6" w:rsidR="00FE1462" w:rsidRDefault="00FE1462" w:rsidP="00FE1462">
            <w:pPr>
              <w:jc w:val="center"/>
            </w:pPr>
            <w:r>
              <w:t>Yes</w:t>
            </w:r>
          </w:p>
          <w:p w14:paraId="64D770DA" w14:textId="4647336F" w:rsidR="00FE1462" w:rsidRDefault="00FE1462" w:rsidP="00FE1462">
            <w:pPr>
              <w:jc w:val="center"/>
            </w:pPr>
            <w:r>
              <w:rPr>
                <w:sz w:val="20"/>
                <w:szCs w:val="20"/>
              </w:rPr>
              <w:t>Directional selection can cause faster evolution in males relative to females</w:t>
            </w:r>
          </w:p>
        </w:tc>
        <w:tc>
          <w:tcPr>
            <w:tcW w:w="817" w:type="pct"/>
          </w:tcPr>
          <w:p w14:paraId="38114AEA" w14:textId="01B6F074" w:rsidR="00522512" w:rsidRDefault="00522512" w:rsidP="00522512">
            <w:pPr>
              <w:jc w:val="center"/>
            </w:pPr>
            <w:r>
              <w:t>Y</w:t>
            </w:r>
            <w:r w:rsidR="00152F3D">
              <w:t>es?</w:t>
            </w:r>
          </w:p>
          <w:p w14:paraId="0A73C62F" w14:textId="55CA9606" w:rsidR="00522512" w:rsidRPr="00A17D52" w:rsidRDefault="006363DF" w:rsidP="00522512">
            <w:pPr>
              <w:jc w:val="center"/>
              <w:rPr>
                <w:sz w:val="20"/>
                <w:szCs w:val="20"/>
              </w:rPr>
            </w:pPr>
            <w:r>
              <w:rPr>
                <w:sz w:val="20"/>
                <w:szCs w:val="20"/>
              </w:rPr>
              <w:t>If</w:t>
            </w:r>
            <w:bookmarkStart w:id="0" w:name="_GoBack"/>
            <w:bookmarkEnd w:id="0"/>
            <w:r w:rsidR="00297B67">
              <w:rPr>
                <w:sz w:val="20"/>
                <w:szCs w:val="20"/>
              </w:rPr>
              <w:t xml:space="preserve"> sister cohesion influences spindle dynamics…</w:t>
            </w:r>
          </w:p>
        </w:tc>
      </w:tr>
      <w:tr w:rsidR="00E754B6" w:rsidRPr="00895C71" w14:paraId="75E1834D" w14:textId="77777777" w:rsidTr="00522512">
        <w:trPr>
          <w:trHeight w:val="390"/>
        </w:trPr>
        <w:tc>
          <w:tcPr>
            <w:tcW w:w="818" w:type="pct"/>
            <w:shd w:val="clear" w:color="auto" w:fill="auto"/>
            <w:tcMar>
              <w:top w:w="72" w:type="dxa"/>
              <w:left w:w="144" w:type="dxa"/>
              <w:bottom w:w="72" w:type="dxa"/>
              <w:right w:w="144" w:type="dxa"/>
            </w:tcMar>
          </w:tcPr>
          <w:p w14:paraId="365B0116" w14:textId="11A84225" w:rsidR="00E754B6" w:rsidRDefault="00774EB8" w:rsidP="00522512">
            <w:r>
              <w:t>COM</w:t>
            </w:r>
          </w:p>
          <w:p w14:paraId="5C91925F" w14:textId="1B013A4C" w:rsidR="00FE1462" w:rsidRDefault="00FE1462" w:rsidP="00522512">
            <w:r>
              <w:t>(early prophase )</w:t>
            </w:r>
          </w:p>
          <w:p w14:paraId="045E1722" w14:textId="6C7BB6F8" w:rsidR="00FE1462" w:rsidRDefault="00FE1462" w:rsidP="00522512">
            <w:r>
              <w:t>(</w:t>
            </w:r>
            <w:proofErr w:type="gramStart"/>
            <w:r>
              <w:t>other</w:t>
            </w:r>
            <w:proofErr w:type="gramEnd"/>
            <w:r>
              <w:t xml:space="preserve"> biophysical?)</w:t>
            </w:r>
          </w:p>
          <w:p w14:paraId="28AA1E23" w14:textId="77777777" w:rsidR="00FE1462" w:rsidRDefault="00FE1462" w:rsidP="00522512"/>
          <w:p w14:paraId="25FDBD1A" w14:textId="528CF349" w:rsidR="00774EB8" w:rsidRDefault="00FE1462" w:rsidP="00522512">
            <w:r>
              <w:t>(</w:t>
            </w:r>
            <w:proofErr w:type="spellStart"/>
            <w:r>
              <w:t>H</w:t>
            </w:r>
            <w:r w:rsidR="00774EB8">
              <w:t>ulten</w:t>
            </w:r>
            <w:proofErr w:type="spellEnd"/>
            <w:r>
              <w:t>)</w:t>
            </w:r>
          </w:p>
        </w:tc>
        <w:tc>
          <w:tcPr>
            <w:tcW w:w="935" w:type="pct"/>
            <w:shd w:val="clear" w:color="auto" w:fill="auto"/>
            <w:tcMar>
              <w:top w:w="72" w:type="dxa"/>
              <w:left w:w="144" w:type="dxa"/>
              <w:bottom w:w="72" w:type="dxa"/>
              <w:right w:w="144" w:type="dxa"/>
            </w:tcMar>
          </w:tcPr>
          <w:p w14:paraId="40CA390B" w14:textId="56FDE148" w:rsidR="00FE1462" w:rsidRDefault="00FE1462" w:rsidP="00FE1462">
            <w:pPr>
              <w:jc w:val="center"/>
            </w:pPr>
            <w:r>
              <w:lastRenderedPageBreak/>
              <w:t>Yes?</w:t>
            </w:r>
          </w:p>
          <w:p w14:paraId="124C4EE3" w14:textId="67738D3A" w:rsidR="00E754B6" w:rsidRPr="00895C71" w:rsidRDefault="00FE1462" w:rsidP="00FE1462">
            <w:pPr>
              <w:jc w:val="center"/>
            </w:pPr>
            <w:r>
              <w:rPr>
                <w:sz w:val="20"/>
                <w:szCs w:val="20"/>
              </w:rPr>
              <w:t xml:space="preserve">(Movements cause –positive </w:t>
            </w:r>
            <w:proofErr w:type="spellStart"/>
            <w:r>
              <w:rPr>
                <w:sz w:val="20"/>
                <w:szCs w:val="20"/>
              </w:rPr>
              <w:t>interfernce</w:t>
            </w:r>
            <w:proofErr w:type="spellEnd"/>
            <w:r>
              <w:rPr>
                <w:sz w:val="20"/>
                <w:szCs w:val="20"/>
              </w:rPr>
              <w:t xml:space="preserve"> pattern – </w:t>
            </w:r>
            <w:proofErr w:type="spellStart"/>
            <w:r>
              <w:rPr>
                <w:sz w:val="20"/>
                <w:szCs w:val="20"/>
              </w:rPr>
              <w:t>differen</w:t>
            </w:r>
            <w:proofErr w:type="spellEnd"/>
            <w:r>
              <w:rPr>
                <w:sz w:val="20"/>
                <w:szCs w:val="20"/>
              </w:rPr>
              <w:t xml:space="preserve"> </w:t>
            </w:r>
            <w:r>
              <w:rPr>
                <w:sz w:val="20"/>
                <w:szCs w:val="20"/>
              </w:rPr>
              <w:lastRenderedPageBreak/>
              <w:t>in sexes – is due to axis length differences ….?</w:t>
            </w:r>
          </w:p>
        </w:tc>
        <w:tc>
          <w:tcPr>
            <w:tcW w:w="794" w:type="pct"/>
            <w:shd w:val="clear" w:color="auto" w:fill="auto"/>
            <w:tcMar>
              <w:top w:w="72" w:type="dxa"/>
              <w:left w:w="144" w:type="dxa"/>
              <w:bottom w:w="72" w:type="dxa"/>
              <w:right w:w="144" w:type="dxa"/>
            </w:tcMar>
          </w:tcPr>
          <w:p w14:paraId="39FE997C" w14:textId="77777777" w:rsidR="00E754B6" w:rsidRDefault="00FE1462" w:rsidP="00522512">
            <w:pPr>
              <w:jc w:val="center"/>
            </w:pPr>
            <w:r>
              <w:lastRenderedPageBreak/>
              <w:t>Yes</w:t>
            </w:r>
          </w:p>
          <w:p w14:paraId="147B1609" w14:textId="7507B852" w:rsidR="00FE1462" w:rsidRPr="00FE1462" w:rsidRDefault="00FE1462" w:rsidP="00522512">
            <w:pPr>
              <w:jc w:val="center"/>
              <w:rPr>
                <w:sz w:val="20"/>
                <w:szCs w:val="20"/>
              </w:rPr>
            </w:pPr>
            <w:r w:rsidRPr="00FE1462">
              <w:rPr>
                <w:sz w:val="20"/>
                <w:szCs w:val="20"/>
              </w:rPr>
              <w:t>(longer female axis because of larger egg size)</w:t>
            </w:r>
          </w:p>
        </w:tc>
        <w:tc>
          <w:tcPr>
            <w:tcW w:w="818" w:type="pct"/>
            <w:shd w:val="clear" w:color="auto" w:fill="auto"/>
            <w:tcMar>
              <w:top w:w="72" w:type="dxa"/>
              <w:left w:w="144" w:type="dxa"/>
              <w:bottom w:w="72" w:type="dxa"/>
              <w:right w:w="144" w:type="dxa"/>
            </w:tcMar>
          </w:tcPr>
          <w:p w14:paraId="7B3D2B7D" w14:textId="77777777" w:rsidR="00E754B6" w:rsidRDefault="00FE1462" w:rsidP="00522512">
            <w:pPr>
              <w:jc w:val="center"/>
            </w:pPr>
            <w:r>
              <w:t>?</w:t>
            </w:r>
          </w:p>
          <w:p w14:paraId="51091A41" w14:textId="179D78BD" w:rsidR="00FE1462" w:rsidRPr="00FE1462" w:rsidRDefault="00FE1462" w:rsidP="00522512">
            <w:pPr>
              <w:jc w:val="center"/>
              <w:rPr>
                <w:sz w:val="20"/>
                <w:szCs w:val="20"/>
              </w:rPr>
            </w:pPr>
            <w:r w:rsidRPr="00FE1462">
              <w:rPr>
                <w:sz w:val="20"/>
                <w:szCs w:val="20"/>
              </w:rPr>
              <w:t>(no prediction for between cell/gamete type variance)</w:t>
            </w:r>
          </w:p>
        </w:tc>
        <w:tc>
          <w:tcPr>
            <w:tcW w:w="817" w:type="pct"/>
          </w:tcPr>
          <w:p w14:paraId="4BB25DE4" w14:textId="76AF28FB" w:rsidR="00FE1462" w:rsidRDefault="00FE1462" w:rsidP="00FE1462">
            <w:pPr>
              <w:jc w:val="center"/>
            </w:pPr>
            <w:r>
              <w:t>?</w:t>
            </w:r>
            <w:r>
              <w:t>No</w:t>
            </w:r>
          </w:p>
          <w:p w14:paraId="65411849" w14:textId="1D38B1D7" w:rsidR="00E754B6" w:rsidRDefault="00297B67" w:rsidP="00FE1462">
            <w:pPr>
              <w:jc w:val="center"/>
            </w:pPr>
            <w:r>
              <w:t>No evolution predictions…</w:t>
            </w:r>
          </w:p>
        </w:tc>
        <w:tc>
          <w:tcPr>
            <w:tcW w:w="817" w:type="pct"/>
          </w:tcPr>
          <w:p w14:paraId="0D4D9F36" w14:textId="77777777" w:rsidR="00E754B6" w:rsidRDefault="00E754B6" w:rsidP="00522512">
            <w:pPr>
              <w:jc w:val="center"/>
            </w:pPr>
          </w:p>
        </w:tc>
      </w:tr>
      <w:tr w:rsidR="00774EB8" w:rsidRPr="00895C71" w14:paraId="448CE4D7" w14:textId="77777777" w:rsidTr="00522512">
        <w:trPr>
          <w:trHeight w:val="390"/>
        </w:trPr>
        <w:tc>
          <w:tcPr>
            <w:tcW w:w="818" w:type="pct"/>
            <w:shd w:val="clear" w:color="auto" w:fill="auto"/>
            <w:tcMar>
              <w:top w:w="72" w:type="dxa"/>
              <w:left w:w="144" w:type="dxa"/>
              <w:bottom w:w="72" w:type="dxa"/>
              <w:right w:w="144" w:type="dxa"/>
            </w:tcMar>
          </w:tcPr>
          <w:p w14:paraId="60544359" w14:textId="77530468" w:rsidR="00774EB8" w:rsidRDefault="00774EB8" w:rsidP="00522512">
            <w:r>
              <w:t>(differences in PGS pool)</w:t>
            </w:r>
          </w:p>
        </w:tc>
        <w:tc>
          <w:tcPr>
            <w:tcW w:w="935" w:type="pct"/>
            <w:shd w:val="clear" w:color="auto" w:fill="auto"/>
            <w:tcMar>
              <w:top w:w="72" w:type="dxa"/>
              <w:left w:w="144" w:type="dxa"/>
              <w:bottom w:w="72" w:type="dxa"/>
              <w:right w:w="144" w:type="dxa"/>
            </w:tcMar>
          </w:tcPr>
          <w:p w14:paraId="1BA8A31F" w14:textId="77777777" w:rsidR="00774EB8" w:rsidRPr="00895C71" w:rsidRDefault="00774EB8" w:rsidP="00522512">
            <w:pPr>
              <w:jc w:val="center"/>
            </w:pPr>
          </w:p>
        </w:tc>
        <w:tc>
          <w:tcPr>
            <w:tcW w:w="794" w:type="pct"/>
            <w:shd w:val="clear" w:color="auto" w:fill="auto"/>
            <w:tcMar>
              <w:top w:w="72" w:type="dxa"/>
              <w:left w:w="144" w:type="dxa"/>
              <w:bottom w:w="72" w:type="dxa"/>
              <w:right w:w="144" w:type="dxa"/>
            </w:tcMar>
          </w:tcPr>
          <w:p w14:paraId="2F86A46B" w14:textId="77777777" w:rsidR="00774EB8" w:rsidRPr="00895C71" w:rsidRDefault="00774EB8" w:rsidP="00522512">
            <w:pPr>
              <w:jc w:val="center"/>
            </w:pPr>
          </w:p>
        </w:tc>
        <w:tc>
          <w:tcPr>
            <w:tcW w:w="818" w:type="pct"/>
            <w:shd w:val="clear" w:color="auto" w:fill="auto"/>
            <w:tcMar>
              <w:top w:w="72" w:type="dxa"/>
              <w:left w:w="144" w:type="dxa"/>
              <w:bottom w:w="72" w:type="dxa"/>
              <w:right w:w="144" w:type="dxa"/>
            </w:tcMar>
          </w:tcPr>
          <w:p w14:paraId="5B5E73A3" w14:textId="77777777" w:rsidR="00774EB8" w:rsidRDefault="00774EB8" w:rsidP="00522512">
            <w:pPr>
              <w:jc w:val="center"/>
            </w:pPr>
          </w:p>
        </w:tc>
        <w:tc>
          <w:tcPr>
            <w:tcW w:w="817" w:type="pct"/>
          </w:tcPr>
          <w:p w14:paraId="51871B17" w14:textId="77777777" w:rsidR="00774EB8" w:rsidRDefault="00774EB8" w:rsidP="00522512">
            <w:pPr>
              <w:jc w:val="center"/>
            </w:pPr>
          </w:p>
        </w:tc>
        <w:tc>
          <w:tcPr>
            <w:tcW w:w="817" w:type="pct"/>
          </w:tcPr>
          <w:p w14:paraId="47272A41" w14:textId="77777777" w:rsidR="00774EB8" w:rsidRDefault="00774EB8" w:rsidP="00522512">
            <w:pPr>
              <w:jc w:val="center"/>
            </w:pPr>
          </w:p>
        </w:tc>
      </w:tr>
    </w:tbl>
    <w:p w14:paraId="1C00AD67" w14:textId="3FE4A66B" w:rsidR="00252FD1" w:rsidRDefault="00252FD1">
      <w:r>
        <w:br w:type="page"/>
      </w:r>
    </w:p>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50E158DD" w14:textId="77777777" w:rsidR="001D1ABD" w:rsidRDefault="00F66616" w:rsidP="001D1ABD">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w:t>
      </w:r>
      <w:proofErr w:type="gramStart"/>
      <w:r w:rsidRPr="00F66616">
        <w:rPr>
          <w:rFonts w:ascii="Calibri" w:hAnsi="Calibri"/>
        </w:rPr>
        <w:t>379.</w:t>
      </w:r>
      <w:proofErr w:type="gramEnd"/>
    </w:p>
    <w:p w14:paraId="0FBA617C" w14:textId="701AE4BC" w:rsidR="001D1ABD" w:rsidRPr="001D1ABD" w:rsidRDefault="001D1ABD" w:rsidP="001D1ABD">
      <w:pPr>
        <w:pStyle w:val="Bibliography"/>
        <w:numPr>
          <w:ilvl w:val="0"/>
          <w:numId w:val="2"/>
        </w:numPr>
        <w:rPr>
          <w:rFonts w:ascii="Calibri" w:hAnsi="Calibri"/>
        </w:rPr>
      </w:pPr>
      <w:proofErr w:type="spellStart"/>
      <w:r w:rsidRPr="001D1ABD">
        <w:rPr>
          <w:rFonts w:ascii="Calibri" w:hAnsi="Calibri" w:cs="Calibri"/>
          <w:color w:val="000000"/>
        </w:rPr>
        <w:t>Hultén</w:t>
      </w:r>
      <w:proofErr w:type="spellEnd"/>
      <w:r w:rsidRPr="001D1ABD">
        <w:rPr>
          <w:rFonts w:ascii="Calibri" w:hAnsi="Calibri" w:cs="Calibri"/>
          <w:color w:val="000000"/>
        </w:rPr>
        <w:t>, Maj A. "On the origin of crossover interference: A chromosome oscillatory movement (COM) model." Molecular cytogenetics 4.1 (2011): 10.</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152F3D"/>
    <w:rsid w:val="00185C4A"/>
    <w:rsid w:val="001B05E6"/>
    <w:rsid w:val="001D04AD"/>
    <w:rsid w:val="001D1ABD"/>
    <w:rsid w:val="001D6F4C"/>
    <w:rsid w:val="00231E13"/>
    <w:rsid w:val="00252FD1"/>
    <w:rsid w:val="00297B67"/>
    <w:rsid w:val="0031291B"/>
    <w:rsid w:val="00386E92"/>
    <w:rsid w:val="00414B7E"/>
    <w:rsid w:val="00444225"/>
    <w:rsid w:val="00470C54"/>
    <w:rsid w:val="00472B88"/>
    <w:rsid w:val="00482C6B"/>
    <w:rsid w:val="00522512"/>
    <w:rsid w:val="00604D3A"/>
    <w:rsid w:val="00605F6C"/>
    <w:rsid w:val="00627DFB"/>
    <w:rsid w:val="006363DF"/>
    <w:rsid w:val="006C4AC5"/>
    <w:rsid w:val="006C7F5D"/>
    <w:rsid w:val="00762302"/>
    <w:rsid w:val="00774EB8"/>
    <w:rsid w:val="00825ACF"/>
    <w:rsid w:val="00895C71"/>
    <w:rsid w:val="0096310E"/>
    <w:rsid w:val="009A2185"/>
    <w:rsid w:val="00A17D52"/>
    <w:rsid w:val="00A3241E"/>
    <w:rsid w:val="00A7611D"/>
    <w:rsid w:val="00AD1A57"/>
    <w:rsid w:val="00B140DE"/>
    <w:rsid w:val="00B631FB"/>
    <w:rsid w:val="00B8174D"/>
    <w:rsid w:val="00BD0DF0"/>
    <w:rsid w:val="00C33668"/>
    <w:rsid w:val="00C4103A"/>
    <w:rsid w:val="00D36425"/>
    <w:rsid w:val="00D646DA"/>
    <w:rsid w:val="00E754B6"/>
    <w:rsid w:val="00EA51E0"/>
    <w:rsid w:val="00F66616"/>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2">
    <w:name w:val="List No2"/>
    <w:uiPriority w:val="99"/>
    <w:semiHidden/>
    <w:unhideWhenUsed/>
  </w:style>
  <w:style w:type="numbering" w:customStyle="1" w:styleId="ListNo1">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5</TotalTime>
  <Pages>3</Pages>
  <Words>1006</Words>
  <Characters>573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4</cp:revision>
  <cp:lastPrinted>2020-03-10T22:21:00Z</cp:lastPrinted>
  <dcterms:created xsi:type="dcterms:W3CDTF">2020-03-09T20:59:00Z</dcterms:created>
  <dcterms:modified xsi:type="dcterms:W3CDTF">2020-03-1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